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33893" w:rsidRDefault="00833893" w:rsidP="00833893">
      <w:pPr>
        <w:jc w:val="center"/>
      </w:pPr>
      <w:r>
        <w:rPr>
          <w:rFonts w:hint="eastAsia"/>
        </w:rPr>
        <w:t>基于文化服务供需视角</w:t>
      </w:r>
      <w:r w:rsidR="000F6733">
        <w:rPr>
          <w:rFonts w:hint="eastAsia"/>
        </w:rPr>
        <w:t>的上海市环境公平性评价</w:t>
      </w:r>
    </w:p>
    <w:p w:rsidR="00C21010" w:rsidRDefault="00833893" w:rsidP="00833893">
      <w:r>
        <w:t>Mapping supply of and demand f</w:t>
      </w:r>
      <w:r>
        <w:t>or cultural ecosystem services to assess</w:t>
      </w:r>
      <w:r>
        <w:rPr>
          <w:rFonts w:hint="eastAsia"/>
        </w:rPr>
        <w:t xml:space="preserve"> </w:t>
      </w:r>
      <w:r>
        <w:t xml:space="preserve">environmental justice in </w:t>
      </w:r>
      <w:r>
        <w:t>Shanghai</w:t>
      </w:r>
    </w:p>
    <w:p w:rsidR="000F6733" w:rsidRDefault="000F6733" w:rsidP="00833893">
      <w:bookmarkStart w:id="0" w:name="_GoBack"/>
      <w:bookmarkEnd w:id="0"/>
    </w:p>
    <w:p w:rsidR="000F6733" w:rsidRPr="0038040F" w:rsidRDefault="0038040F" w:rsidP="00833893">
      <w:pPr>
        <w:rPr>
          <w:b/>
        </w:rPr>
      </w:pPr>
      <w:r w:rsidRPr="0038040F">
        <w:rPr>
          <w:rFonts w:hint="eastAsia"/>
          <w:b/>
        </w:rPr>
        <w:t>引言：</w:t>
      </w:r>
    </w:p>
    <w:p w:rsidR="0038040F" w:rsidRDefault="0038040F" w:rsidP="00833893">
      <w:r>
        <w:rPr>
          <w:rFonts w:hint="eastAsia"/>
        </w:rPr>
        <w:t>第一段：什么是是环境公平性</w:t>
      </w:r>
      <w:r w:rsidR="0084561D">
        <w:rPr>
          <w:rFonts w:hint="eastAsia"/>
        </w:rPr>
        <w:t>？</w:t>
      </w:r>
      <w:r>
        <w:rPr>
          <w:rFonts w:hint="eastAsia"/>
        </w:rPr>
        <w:t>为什么环境公平性研究重要</w:t>
      </w:r>
      <w:r w:rsidR="0084561D">
        <w:rPr>
          <w:rFonts w:hint="eastAsia"/>
        </w:rPr>
        <w:t>？</w:t>
      </w:r>
    </w:p>
    <w:p w:rsidR="0084561D" w:rsidRDefault="0038040F" w:rsidP="00833893">
      <w:r>
        <w:rPr>
          <w:rFonts w:hint="eastAsia"/>
        </w:rPr>
        <w:t>第二段：</w:t>
      </w:r>
      <w:r w:rsidR="0084561D">
        <w:rPr>
          <w:rFonts w:hint="eastAsia"/>
        </w:rPr>
        <w:t>当前大家研究环境公平性是如何研究的？存在哪些不足？</w:t>
      </w:r>
    </w:p>
    <w:p w:rsidR="0038040F" w:rsidRDefault="0084561D" w:rsidP="00833893">
      <w:r>
        <w:rPr>
          <w:rFonts w:hint="eastAsia"/>
        </w:rPr>
        <w:t>第三段：</w:t>
      </w:r>
      <w:r w:rsidR="0038040F">
        <w:rPr>
          <w:rFonts w:hint="eastAsia"/>
        </w:rPr>
        <w:t>什么是生态系</w:t>
      </w:r>
      <w:r>
        <w:rPr>
          <w:rFonts w:hint="eastAsia"/>
        </w:rPr>
        <w:t>统服务？什么是文化生态系统服务？为什么文化服务对于城市至关重要？</w:t>
      </w:r>
      <w:r w:rsidR="0038040F">
        <w:rPr>
          <w:rFonts w:hint="eastAsia"/>
        </w:rPr>
        <w:t>什么是生态系统服务供给与需求？什么是文化生态系统服务供给与需求，为什么可以从文化生态系统服务供需视角来研究环境公平性？</w:t>
      </w:r>
    </w:p>
    <w:p w:rsidR="0038040F" w:rsidRDefault="0038040F" w:rsidP="00833893">
      <w:pPr>
        <w:rPr>
          <w:rFonts w:hint="eastAsia"/>
        </w:rPr>
      </w:pPr>
    </w:p>
    <w:p w:rsidR="0038040F" w:rsidRPr="0038040F" w:rsidRDefault="0038040F" w:rsidP="00833893">
      <w:pPr>
        <w:rPr>
          <w:b/>
        </w:rPr>
      </w:pPr>
      <w:r w:rsidRPr="0038040F">
        <w:rPr>
          <w:rFonts w:hint="eastAsia"/>
          <w:b/>
        </w:rPr>
        <w:t>研究方法：</w:t>
      </w:r>
    </w:p>
    <w:p w:rsidR="0038040F" w:rsidRDefault="0038040F" w:rsidP="0038040F">
      <w:pPr>
        <w:pStyle w:val="a3"/>
        <w:numPr>
          <w:ilvl w:val="0"/>
          <w:numId w:val="1"/>
        </w:numPr>
        <w:ind w:firstLineChars="0"/>
      </w:pPr>
      <w:r>
        <w:rPr>
          <w:rFonts w:hint="eastAsia"/>
        </w:rPr>
        <w:t>研究区介绍</w:t>
      </w:r>
    </w:p>
    <w:p w:rsidR="007F4B54" w:rsidRDefault="0038040F" w:rsidP="008F45E8">
      <w:pPr>
        <w:pStyle w:val="a3"/>
        <w:numPr>
          <w:ilvl w:val="0"/>
          <w:numId w:val="1"/>
        </w:numPr>
        <w:ind w:firstLineChars="0"/>
      </w:pPr>
      <w:r>
        <w:rPr>
          <w:rFonts w:hint="eastAsia"/>
        </w:rPr>
        <w:t>文化生态系统服务供给制图</w:t>
      </w:r>
    </w:p>
    <w:p w:rsidR="008F45E8" w:rsidRDefault="008F45E8" w:rsidP="008F45E8">
      <w:pPr>
        <w:pStyle w:val="a3"/>
        <w:ind w:left="360" w:firstLineChars="0" w:firstLine="0"/>
        <w:rPr>
          <w:rFonts w:hint="eastAsia"/>
        </w:rPr>
      </w:pPr>
      <w:r>
        <w:fldChar w:fldCharType="begin">
          <w:fldData xml:space="preserve">PEVuZE5vdGU+PENpdGU+PEF1dGhvcj5CYXJvPC9BdXRob3I+PFllYXI+MjAxNjwvWWVhcj48UmVj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CYXJvPC9BdXRob3I+PFllYXI+MjAxNjwvWWVhcj48UmVj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Baro et al. 2016, Bing et al. 2021)</w:t>
      </w:r>
      <w:r>
        <w:fldChar w:fldCharType="end"/>
      </w:r>
    </w:p>
    <w:p w:rsidR="0038040F" w:rsidRDefault="0038040F" w:rsidP="0038040F">
      <w:pPr>
        <w:pStyle w:val="a3"/>
        <w:numPr>
          <w:ilvl w:val="0"/>
          <w:numId w:val="1"/>
        </w:numPr>
        <w:ind w:firstLineChars="0"/>
      </w:pPr>
      <w:r>
        <w:rPr>
          <w:rFonts w:hint="eastAsia"/>
        </w:rPr>
        <w:t>文化生态系统服务需求制图</w:t>
      </w:r>
    </w:p>
    <w:p w:rsidR="008F45E8" w:rsidRDefault="008F45E8" w:rsidP="008F45E8">
      <w:pPr>
        <w:pStyle w:val="a3"/>
        <w:ind w:left="360" w:firstLineChars="0" w:firstLine="0"/>
        <w:rPr>
          <w:rFonts w:hint="eastAsia"/>
        </w:rPr>
      </w:pPr>
      <w:r>
        <w:fldChar w:fldCharType="begin">
          <w:fldData xml:space="preserve">PEVuZE5vdGU+PENpdGU+PEF1dGhvcj5CYXJvPC9BdXRob3I+PFllYXI+MjAxNjwvWWVhcj48UmVj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CYXJvPC9BdXRob3I+PFllYXI+MjAxNjwvWWVhcj48UmVj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Baro et al. 2016)</w:t>
      </w:r>
      <w:r>
        <w:fldChar w:fldCharType="end"/>
      </w:r>
    </w:p>
    <w:p w:rsidR="0038040F" w:rsidRDefault="0038040F" w:rsidP="0038040F">
      <w:pPr>
        <w:pStyle w:val="a3"/>
        <w:numPr>
          <w:ilvl w:val="0"/>
          <w:numId w:val="1"/>
        </w:numPr>
        <w:ind w:firstLineChars="0"/>
      </w:pPr>
      <w:r>
        <w:rPr>
          <w:rFonts w:hint="eastAsia"/>
        </w:rPr>
        <w:t>文化生态系统服务供给与需求空间匹配度分析</w:t>
      </w:r>
    </w:p>
    <w:p w:rsidR="008F45E8" w:rsidRDefault="008F45E8" w:rsidP="008F45E8">
      <w:pPr>
        <w:pStyle w:val="a3"/>
        <w:ind w:left="360" w:firstLineChars="0" w:firstLine="0"/>
        <w:rPr>
          <w:rFonts w:hint="eastAsia"/>
        </w:rPr>
      </w:pPr>
      <w:r>
        <w:fldChar w:fldCharType="begin">
          <w:fldData xml:space="preserve">PEVuZE5vdGU+PENpdGU+PEF1dGhvcj5IZXJyZXJvcy1DYW50aXM8L0F1dGhvcj48WWVhcj4yMDIx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IZXJyZXJvcy1DYW50aXM8L0F1dGhvcj48WWVhcj4yMDIx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Herreros-Cantis and McPhearson 2021)</w:t>
      </w:r>
      <w:r>
        <w:fldChar w:fldCharType="end"/>
      </w:r>
    </w:p>
    <w:p w:rsidR="0038040F" w:rsidRDefault="0038040F" w:rsidP="0038040F">
      <w:pPr>
        <w:pStyle w:val="a3"/>
        <w:numPr>
          <w:ilvl w:val="0"/>
          <w:numId w:val="1"/>
        </w:numPr>
        <w:ind w:firstLineChars="0"/>
      </w:pPr>
      <w:r>
        <w:rPr>
          <w:rFonts w:hint="eastAsia"/>
        </w:rPr>
        <w:t>不同人群中文化生态系统服务供需匹配度比较</w:t>
      </w:r>
    </w:p>
    <w:p w:rsidR="0038040F" w:rsidRDefault="008F45E8" w:rsidP="0038040F">
      <w:pPr>
        <w:pStyle w:val="a3"/>
        <w:ind w:left="360" w:firstLineChars="0" w:firstLine="0"/>
        <w:rPr>
          <w:rFonts w:hint="eastAsia"/>
        </w:rPr>
      </w:pPr>
      <w:r>
        <w:fldChar w:fldCharType="begin">
          <w:fldData xml:space="preserve">PEVuZE5vdGU+PENpdGU+PEF1dGhvcj5IZXJyZXJvcy1DYW50aXM8L0F1dGhvcj48WWVhcj4yMDIx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IZXJyZXJvcy1DYW50aXM8L0F1dGhvcj48WWVhcj4yMDIx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Herreros-Cantis and McPhearson 2021)</w:t>
      </w:r>
      <w:r>
        <w:fldChar w:fldCharType="end"/>
      </w:r>
    </w:p>
    <w:p w:rsidR="0038040F" w:rsidRDefault="0038040F" w:rsidP="0038040F">
      <w:pPr>
        <w:pStyle w:val="a3"/>
        <w:ind w:firstLineChars="0" w:firstLine="0"/>
        <w:rPr>
          <w:b/>
        </w:rPr>
      </w:pPr>
      <w:r w:rsidRPr="0038040F">
        <w:rPr>
          <w:rFonts w:hint="eastAsia"/>
          <w:b/>
        </w:rPr>
        <w:t>研究</w:t>
      </w:r>
      <w:r>
        <w:rPr>
          <w:rFonts w:hint="eastAsia"/>
          <w:b/>
        </w:rPr>
        <w:t>结果</w:t>
      </w:r>
      <w:r w:rsidRPr="0038040F">
        <w:rPr>
          <w:rFonts w:hint="eastAsia"/>
          <w:b/>
        </w:rPr>
        <w:t>：</w:t>
      </w:r>
    </w:p>
    <w:p w:rsidR="00EB136E" w:rsidRDefault="00EB136E" w:rsidP="00EB136E">
      <w:pPr>
        <w:pStyle w:val="a3"/>
        <w:numPr>
          <w:ilvl w:val="0"/>
          <w:numId w:val="2"/>
        </w:numPr>
        <w:ind w:firstLineChars="0"/>
        <w:rPr>
          <w:b/>
        </w:rPr>
      </w:pPr>
      <w:r>
        <w:rPr>
          <w:rFonts w:hint="eastAsia"/>
          <w:b/>
        </w:rPr>
        <w:t>文化服务空间匹配性</w:t>
      </w:r>
    </w:p>
    <w:p w:rsidR="0084561D" w:rsidRDefault="0084561D" w:rsidP="0084561D">
      <w:pPr>
        <w:pStyle w:val="a3"/>
        <w:ind w:left="360" w:firstLineChars="0" w:firstLine="0"/>
        <w:rPr>
          <w:rFonts w:hint="eastAsia"/>
          <w:b/>
        </w:rPr>
      </w:pPr>
    </w:p>
    <w:p w:rsidR="00EB136E" w:rsidRPr="0038040F" w:rsidRDefault="00EB136E" w:rsidP="00EB136E">
      <w:pPr>
        <w:pStyle w:val="a3"/>
        <w:numPr>
          <w:ilvl w:val="0"/>
          <w:numId w:val="2"/>
        </w:numPr>
        <w:ind w:firstLineChars="0"/>
        <w:rPr>
          <w:rFonts w:hint="eastAsia"/>
          <w:b/>
        </w:rPr>
      </w:pPr>
      <w:r>
        <w:rPr>
          <w:rFonts w:hint="eastAsia"/>
          <w:b/>
        </w:rPr>
        <w:t>基于文化服务供需不平衡的环境公平性</w:t>
      </w:r>
    </w:p>
    <w:p w:rsidR="007F4B54" w:rsidRDefault="007F4B54" w:rsidP="0038040F">
      <w:pPr>
        <w:pStyle w:val="a3"/>
        <w:ind w:left="360" w:firstLineChars="0" w:firstLine="0"/>
      </w:pPr>
    </w:p>
    <w:p w:rsidR="007F4B54" w:rsidRDefault="007F4B54" w:rsidP="0038040F">
      <w:pPr>
        <w:pStyle w:val="a3"/>
        <w:ind w:left="360" w:firstLineChars="0" w:firstLine="0"/>
      </w:pPr>
    </w:p>
    <w:p w:rsidR="008F45E8" w:rsidRPr="008F45E8" w:rsidRDefault="007F4B54" w:rsidP="008F45E8">
      <w:pPr>
        <w:pStyle w:val="EndNoteBibliography"/>
        <w:spacing w:after="0"/>
        <w:ind w:left="720" w:hanging="720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8F45E8" w:rsidRPr="008F45E8">
        <w:t xml:space="preserve">Baro, F., I. Palomo, G. Zulian, P. Vizcaino, D. Haase, and E. Gomez-Baggethun. 2016. Mapping ecosystem service capacity, flow and demand for landscape and urban planning: A case study in the Barcelona metropolitan region. Land Use Policy </w:t>
      </w:r>
      <w:r w:rsidR="008F45E8" w:rsidRPr="008F45E8">
        <w:rPr>
          <w:b/>
        </w:rPr>
        <w:t>57</w:t>
      </w:r>
      <w:r w:rsidR="008F45E8" w:rsidRPr="008F45E8">
        <w:t>:405-417.</w:t>
      </w:r>
    </w:p>
    <w:p w:rsidR="008F45E8" w:rsidRPr="008F45E8" w:rsidRDefault="008F45E8" w:rsidP="008F45E8">
      <w:pPr>
        <w:pStyle w:val="EndNoteBibliography"/>
        <w:spacing w:after="0"/>
        <w:ind w:left="720" w:hanging="720"/>
      </w:pPr>
      <w:r w:rsidRPr="008F45E8">
        <w:t xml:space="preserve">Bing, Z. H., Y. S. Qiu, H. P. Huang, T. Z. Chen, W. Zhong, and H. Jiang. 2021. Spatial distribution of cultural ecosystem services demand and supply in urban and suburban areas: A case study from Shanghai, China. Ecological Indicators </w:t>
      </w:r>
      <w:r w:rsidRPr="008F45E8">
        <w:rPr>
          <w:b/>
        </w:rPr>
        <w:t>127</w:t>
      </w:r>
      <w:r w:rsidRPr="008F45E8">
        <w:t>:11.</w:t>
      </w:r>
    </w:p>
    <w:p w:rsidR="008F45E8" w:rsidRPr="008F45E8" w:rsidRDefault="008F45E8" w:rsidP="008F45E8">
      <w:pPr>
        <w:pStyle w:val="EndNoteBibliography"/>
        <w:ind w:left="720" w:hanging="720"/>
      </w:pPr>
      <w:r w:rsidRPr="008F45E8">
        <w:t xml:space="preserve">Herreros-Cantis, P., and T. McPhearson. 2021. Mapping supply of and demand for ecosystem services to assess environmental justice in New York City. Ecological Applications </w:t>
      </w:r>
      <w:r w:rsidRPr="008F45E8">
        <w:rPr>
          <w:b/>
        </w:rPr>
        <w:t>31</w:t>
      </w:r>
      <w:r w:rsidRPr="008F45E8">
        <w:t>:21.</w:t>
      </w:r>
    </w:p>
    <w:p w:rsidR="0038040F" w:rsidRPr="00833893" w:rsidRDefault="007F4B54" w:rsidP="008F45E8">
      <w:pPr>
        <w:pStyle w:val="a3"/>
        <w:ind w:firstLine="440"/>
        <w:rPr>
          <w:rFonts w:hint="eastAsia"/>
        </w:rPr>
      </w:pPr>
      <w:r>
        <w:fldChar w:fldCharType="end"/>
      </w:r>
    </w:p>
    <w:sectPr w:rsidR="0038040F" w:rsidRPr="0083389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2816799"/>
    <w:multiLevelType w:val="hybridMultilevel"/>
    <w:tmpl w:val="74EC0376"/>
    <w:lvl w:ilvl="0" w:tplc="5820554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23A52876"/>
    <w:multiLevelType w:val="hybridMultilevel"/>
    <w:tmpl w:val="0F1C2474"/>
    <w:lvl w:ilvl="0" w:tplc="1564E08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2522ptf5a90axepfetvw997fw2wpre99vwd&quot;&gt;ES-Supply-Demand&lt;record-ids&gt;&lt;item&gt;47&lt;/item&gt;&lt;item&gt;52&lt;/item&gt;&lt;item&gt;54&lt;/item&gt;&lt;/record-ids&gt;&lt;/item&gt;&lt;/Libraries&gt;"/>
  </w:docVars>
  <w:rsids>
    <w:rsidRoot w:val="008D5071"/>
    <w:rsid w:val="00082372"/>
    <w:rsid w:val="000F2386"/>
    <w:rsid w:val="000F6733"/>
    <w:rsid w:val="0038040F"/>
    <w:rsid w:val="006459AB"/>
    <w:rsid w:val="007E1A2D"/>
    <w:rsid w:val="007F4B54"/>
    <w:rsid w:val="00833893"/>
    <w:rsid w:val="0084561D"/>
    <w:rsid w:val="008D5071"/>
    <w:rsid w:val="008F45E8"/>
    <w:rsid w:val="00A073B4"/>
    <w:rsid w:val="00BC322E"/>
    <w:rsid w:val="00C21010"/>
    <w:rsid w:val="00D55C76"/>
    <w:rsid w:val="00E67A03"/>
    <w:rsid w:val="00EB136E"/>
    <w:rsid w:val="00FA33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E50639E"/>
  <w15:chartTrackingRefBased/>
  <w15:docId w15:val="{2586B999-97ED-4CEF-A930-EFB6C67591A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link w:val="a4"/>
    <w:uiPriority w:val="34"/>
    <w:qFormat/>
    <w:rsid w:val="0038040F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7F4B54"/>
    <w:pPr>
      <w:spacing w:after="0"/>
      <w:jc w:val="center"/>
    </w:pPr>
    <w:rPr>
      <w:rFonts w:ascii="Calibri" w:hAnsi="Calibri" w:cs="Calibri"/>
      <w:noProof/>
    </w:rPr>
  </w:style>
  <w:style w:type="character" w:customStyle="1" w:styleId="a4">
    <w:name w:val="列出段落 字符"/>
    <w:basedOn w:val="a0"/>
    <w:link w:val="a3"/>
    <w:uiPriority w:val="34"/>
    <w:rsid w:val="007F4B54"/>
  </w:style>
  <w:style w:type="character" w:customStyle="1" w:styleId="EndNoteBibliographyTitle0">
    <w:name w:val="EndNote Bibliography Title 字符"/>
    <w:basedOn w:val="a4"/>
    <w:link w:val="EndNoteBibliographyTitle"/>
    <w:rsid w:val="007F4B54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0"/>
    <w:rsid w:val="007F4B54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0">
    <w:name w:val="EndNote Bibliography 字符"/>
    <w:basedOn w:val="a4"/>
    <w:link w:val="EndNoteBibliography"/>
    <w:rsid w:val="007F4B54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8</TotalTime>
  <Pages>2</Pages>
  <Words>208</Words>
  <Characters>1192</Characters>
  <Application>Microsoft Office Word</Application>
  <DocSecurity>0</DocSecurity>
  <Lines>9</Lines>
  <Paragraphs>2</Paragraphs>
  <ScaleCrop>false</ScaleCrop>
  <Company/>
  <LinksUpToDate>false</LinksUpToDate>
  <CharactersWithSpaces>13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uening Fang</dc:creator>
  <cp:keywords/>
  <dc:description/>
  <cp:lastModifiedBy>Xuening Fang</cp:lastModifiedBy>
  <cp:revision>10</cp:revision>
  <dcterms:created xsi:type="dcterms:W3CDTF">2022-03-22T02:47:00Z</dcterms:created>
  <dcterms:modified xsi:type="dcterms:W3CDTF">2022-03-22T07:16:00Z</dcterms:modified>
</cp:coreProperties>
</file>